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4BA91" w14:textId="77777777" w:rsidR="00780521" w:rsidRPr="004E0547" w:rsidRDefault="00780521" w:rsidP="00780521">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52F4BA92" w14:textId="77777777" w:rsidR="00780521" w:rsidRPr="004E0547" w:rsidRDefault="00780521" w:rsidP="00780521">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52F4BA93"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 author affiliation, Address, City and Postcode, Country (use 10 times new roman; italic)</w:t>
      </w:r>
    </w:p>
    <w:p w14:paraId="52F4BA94"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52F4BA95"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Pr="004E0547">
          <w:rPr>
            <w:rStyle w:val="Hyperlink"/>
            <w:rFonts w:asciiTheme="majorBidi" w:hAnsiTheme="majorBidi" w:cstheme="majorBidi"/>
            <w:i/>
            <w:iCs/>
            <w:sz w:val="20"/>
            <w:szCs w:val="20"/>
          </w:rPr>
          <w:t>example@yahoo.com</w:t>
        </w:r>
      </w:hyperlink>
    </w:p>
    <w:p w14:paraId="52F4BA96"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 example@yahoo.com</w:t>
      </w:r>
    </w:p>
    <w:p w14:paraId="52F4BA97" w14:textId="77777777" w:rsidR="00AE0E0B" w:rsidRDefault="00AE0E0B"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3AAD8104" w14:textId="77777777" w:rsidR="00E07A30" w:rsidRDefault="00E07A30"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52F4BA98" w14:textId="77D17CCB" w:rsidR="00780521" w:rsidRPr="004E0547" w:rsidRDefault="00780521" w:rsidP="00780521">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52F4BA99" w14:textId="77777777" w:rsidR="00780521" w:rsidRPr="004E0547" w:rsidRDefault="00780521" w:rsidP="00780521">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52F4BA9A" w14:textId="77777777" w:rsidR="00780521" w:rsidRDefault="00780521" w:rsidP="00780521">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05FA8759" w14:textId="77777777" w:rsidR="00BC5A37" w:rsidRDefault="00BC5A37" w:rsidP="00780521">
      <w:pPr>
        <w:pStyle w:val="Els-Abstract-Copyright"/>
        <w:spacing w:before="100" w:beforeAutospacing="1" w:after="100" w:afterAutospacing="1" w:line="360" w:lineRule="auto"/>
        <w:rPr>
          <w:rFonts w:asciiTheme="majorBidi" w:hAnsiTheme="majorBidi" w:cstheme="majorBidi"/>
          <w:sz w:val="20"/>
        </w:rPr>
      </w:pPr>
    </w:p>
    <w:p w14:paraId="562B2E70" w14:textId="77777777" w:rsidR="00E07A30" w:rsidRDefault="00E07A30" w:rsidP="00780521">
      <w:pPr>
        <w:pStyle w:val="Els-Abstract-Copyright"/>
        <w:spacing w:before="100" w:beforeAutospacing="1" w:after="100" w:afterAutospacing="1" w:line="360" w:lineRule="auto"/>
        <w:rPr>
          <w:rFonts w:asciiTheme="majorBidi" w:hAnsiTheme="majorBidi" w:cstheme="majorBidi"/>
          <w:sz w:val="20"/>
        </w:rPr>
      </w:pPr>
    </w:p>
    <w:p w14:paraId="6C93C200" w14:textId="77777777" w:rsidR="00BC5A37" w:rsidRPr="004E0547" w:rsidRDefault="00BC5A37" w:rsidP="00BC5A37">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7B865A0E" w14:textId="77777777" w:rsidR="00BC5A37" w:rsidRDefault="00BC5A37" w:rsidP="00BC5A37">
      <w:pPr>
        <w:pStyle w:val="Header"/>
        <w:spacing w:after="0"/>
      </w:pPr>
      <w:r w:rsidRPr="00AC0E0B">
        <w:rPr>
          <w:color w:val="00B0F0"/>
        </w:rPr>
        <w:t>Received</w:t>
      </w:r>
      <w:r>
        <w:t xml:space="preserve">: 4/18/2023 </w:t>
      </w:r>
    </w:p>
    <w:p w14:paraId="6C39C631" w14:textId="77777777" w:rsidR="00BC5A37" w:rsidRDefault="00BC5A37" w:rsidP="00BC5A37">
      <w:pPr>
        <w:pStyle w:val="Header"/>
        <w:spacing w:after="0"/>
      </w:pPr>
      <w:r>
        <w:rPr>
          <w:color w:val="00B0F0"/>
        </w:rPr>
        <w:t>P</w:t>
      </w:r>
      <w:r w:rsidRPr="006C7EAD">
        <w:rPr>
          <w:color w:val="00B0F0"/>
        </w:rPr>
        <w:t>ublished</w:t>
      </w:r>
      <w:r>
        <w:t>:</w:t>
      </w:r>
      <w:r w:rsidRPr="006C7EAD">
        <w:t xml:space="preserve"> </w:t>
      </w:r>
      <w:r>
        <w:t>4/18/2023</w:t>
      </w:r>
    </w:p>
    <w:p w14:paraId="7F75306C" w14:textId="77777777" w:rsidR="00BC5A37" w:rsidRPr="004E0547" w:rsidRDefault="00BC5A37" w:rsidP="00BC5A37">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4DCF8B5B" w14:textId="77777777" w:rsidR="00BC5A37" w:rsidRDefault="00BC5A37" w:rsidP="00BC5A37">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52F4BA9B"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lastRenderedPageBreak/>
        <w:t>Introduction (use bold for main headings like this one. do not use italic)</w:t>
      </w:r>
    </w:p>
    <w:p w14:paraId="52F4BA9C"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Here introduce the paper. The paragraphs continue from here and are only separated by headings, subheadings, images and formulae.  The section headings are arranged by numbers, bold and 10 pt.  Here follows further instructions for authors.</w:t>
      </w:r>
    </w:p>
    <w:p w14:paraId="52F4BA9D" w14:textId="77777777" w:rsidR="00780521" w:rsidRPr="004E0547" w:rsidRDefault="00780521" w:rsidP="00780521">
      <w:pPr>
        <w:pStyle w:val="Els-Abstract-Copyright"/>
        <w:spacing w:before="100" w:beforeAutospacing="1" w:after="100" w:afterAutospacing="1" w:line="360" w:lineRule="auto"/>
        <w:rPr>
          <w:rFonts w:asciiTheme="majorBidi" w:hAnsiTheme="majorBidi" w:cstheme="majorBidi"/>
          <w:sz w:val="20"/>
        </w:rPr>
      </w:pPr>
    </w:p>
    <w:p w14:paraId="52F4BAA0"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52F4BAA1"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52F4BAA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52F4BAA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52F4BAA4"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52F4BAA5"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52F4BAA6"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52F4BAA7"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52F4BAA8"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52F4BAA9"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Pr>
          <w:rFonts w:asciiTheme="majorBidi" w:hAnsiTheme="majorBidi" w:cstheme="majorBidi"/>
          <w:b/>
          <w:bCs/>
        </w:rPr>
        <w:t>(</w:t>
      </w:r>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52F4BAAA"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52F4BAAB"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780521" w:rsidRPr="004E0547" w14:paraId="52F4BAAF" w14:textId="77777777" w:rsidTr="003F78B1">
        <w:trPr>
          <w:jc w:val="center"/>
        </w:trPr>
        <w:tc>
          <w:tcPr>
            <w:tcW w:w="3291" w:type="dxa"/>
            <w:tcBorders>
              <w:top w:val="single" w:sz="4" w:space="0" w:color="auto"/>
              <w:bottom w:val="single" w:sz="4" w:space="0" w:color="auto"/>
            </w:tcBorders>
          </w:tcPr>
          <w:p w14:paraId="52F4BAA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52F4BAAD"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52F4BAAE"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780521" w:rsidRPr="004E0547" w14:paraId="52F4BAB3" w14:textId="77777777" w:rsidTr="003F78B1">
        <w:trPr>
          <w:jc w:val="center"/>
        </w:trPr>
        <w:tc>
          <w:tcPr>
            <w:tcW w:w="3291" w:type="dxa"/>
            <w:tcBorders>
              <w:top w:val="single" w:sz="4" w:space="0" w:color="auto"/>
            </w:tcBorders>
          </w:tcPr>
          <w:p w14:paraId="52F4BAB0"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52F4BAB1"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52F4BAB2"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780521" w:rsidRPr="004E0547" w14:paraId="52F4BAB7" w14:textId="77777777" w:rsidTr="003F78B1">
        <w:trPr>
          <w:jc w:val="center"/>
        </w:trPr>
        <w:tc>
          <w:tcPr>
            <w:tcW w:w="3291" w:type="dxa"/>
          </w:tcPr>
          <w:p w14:paraId="52F4BAB4"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52F4BAB5"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52F4BAB6"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780521" w:rsidRPr="004E0547" w14:paraId="52F4BABB" w14:textId="77777777" w:rsidTr="003F78B1">
        <w:trPr>
          <w:jc w:val="center"/>
        </w:trPr>
        <w:tc>
          <w:tcPr>
            <w:tcW w:w="3291" w:type="dxa"/>
            <w:tcBorders>
              <w:bottom w:val="single" w:sz="4" w:space="0" w:color="auto"/>
            </w:tcBorders>
          </w:tcPr>
          <w:p w14:paraId="52F4BAB8"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lastRenderedPageBreak/>
              <w:t>And another entry</w:t>
            </w:r>
          </w:p>
        </w:tc>
        <w:tc>
          <w:tcPr>
            <w:tcW w:w="1450" w:type="dxa"/>
            <w:tcBorders>
              <w:bottom w:val="single" w:sz="4" w:space="0" w:color="auto"/>
            </w:tcBorders>
          </w:tcPr>
          <w:p w14:paraId="52F4BAB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52F4BABA"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52F4BABC" w14:textId="77777777" w:rsidR="00780521" w:rsidRDefault="00780521" w:rsidP="00780521">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52F4BABD"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52F4BABE"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52F4BAB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Some examples of how your references should be listed are given at the end of this template in the ‘References’ section which will allow you to assemble your reference list according to the correct format and font size. There is a shortened form for last page number. e.g., 51–9, and that for more than 6 authors the first 6 should be listed followed by “et al.”</w:t>
      </w:r>
    </w:p>
    <w:p w14:paraId="52F4BAC0"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52F4BAC1"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etc, and left justified, with second and subsequent lines indented. </w:t>
      </w:r>
    </w:p>
    <w:p w14:paraId="52F4BAC2"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52F4BAC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52F4BAC4"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52F4BAC5"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52F4BAC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10pt and center justified. </w:t>
      </w:r>
    </w:p>
    <w:p w14:paraId="52F4BAC7" w14:textId="77777777" w:rsidR="00780521" w:rsidRPr="004E0547" w:rsidRDefault="00780521" w:rsidP="00780521">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52F4BB31" wp14:editId="52F4BB32">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52F4BAC8"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52F4BAC9" w14:textId="77777777" w:rsidR="00780521"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lastRenderedPageBreak/>
        <w:t>Equations and formulae should be typed and numbered consecutively with Arabic numerals in parentheses on the right hand side of the page (if referred to explicitly in the text)</w:t>
      </w:r>
      <w:r>
        <w:rPr>
          <w:rFonts w:asciiTheme="majorBidi" w:hAnsiTheme="majorBidi" w:cstheme="majorBidi"/>
        </w:rPr>
        <w:t>.</w:t>
      </w:r>
    </w:p>
    <w:p w14:paraId="52F4BACA"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52F4BACB" w14:textId="77777777" w:rsidR="00780521" w:rsidRPr="004E0547" w:rsidRDefault="00780521" w:rsidP="00780521">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52F4BACC"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52F4BACD" w14:textId="77777777" w:rsidR="00780521" w:rsidRPr="004E0547" w:rsidRDefault="00000000" w:rsidP="00780521">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52F4BB35">
          <v:shapetype id="_x0000_t202" coordsize="21600,21600" o:spt="202" path="m,l,21600r21600,l21600,xe">
            <v:stroke joinstyle="miter"/>
            <v:path gradientshapeok="t" o:connecttype="rect"/>
          </v:shapetype>
          <v:shape id="_x0000_s2050"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2050">
              <w:txbxContent>
                <w:p w14:paraId="52F4BB4D" w14:textId="77777777" w:rsidR="00780521" w:rsidRDefault="00780521" w:rsidP="00780521">
                  <w:pPr>
                    <w:pStyle w:val="BodyText"/>
                  </w:pPr>
                  <w:r>
                    <w:t>We suggest that you use a text box to insert a graphic, because this method is somewhat more stable than directly inserting a picture.</w:t>
                  </w:r>
                </w:p>
                <w:p w14:paraId="52F4BB4E" w14:textId="77777777" w:rsidR="00780521" w:rsidRDefault="00780521" w:rsidP="00780521">
                  <w:pPr>
                    <w:pStyle w:val="BodyText"/>
                  </w:pPr>
                  <w:r>
                    <w:t>To have non-visible rules on your frame, use the MSWord “Format” pull-down menu, select Text Box &gt; Colors and Lines to choose No Fill and No Line.</w:t>
                  </w:r>
                </w:p>
              </w:txbxContent>
            </v:textbox>
            <w10:anchorlock/>
          </v:shape>
        </w:pict>
      </w:r>
    </w:p>
    <w:p w14:paraId="52F4BACE" w14:textId="77777777" w:rsidR="00780521" w:rsidRPr="004E0547" w:rsidRDefault="00780521" w:rsidP="00780521">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52F4BAC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52F4BAD0"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p>
    <w:p w14:paraId="52F4BAD1"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use 10 point font, times new roman</w:t>
      </w:r>
      <w:r w:rsidRPr="004E0547">
        <w:rPr>
          <w:rFonts w:asciiTheme="majorBidi" w:hAnsiTheme="majorBidi" w:cstheme="majorBidi"/>
        </w:rPr>
        <w:t>)</w:t>
      </w:r>
    </w:p>
    <w:p w14:paraId="52F4BAD2" w14:textId="77777777" w:rsidR="00780521" w:rsidRPr="004E0547" w:rsidRDefault="00780521" w:rsidP="00780521">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references</w:t>
      </w:r>
    </w:p>
    <w:p w14:paraId="52F4BAD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52F4BAD4" w14:textId="77777777" w:rsidR="00780521" w:rsidRPr="004E0547" w:rsidRDefault="00780521" w:rsidP="00780521">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52F4BAD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p>
    <w:p w14:paraId="52F4BAD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52F4BAD7" w14:textId="77777777" w:rsidR="00780521" w:rsidRPr="004E0547" w:rsidRDefault="00780521" w:rsidP="00780521">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52F4BAD8"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52F4BAD9"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52F4BAD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p>
    <w:p w14:paraId="52F4BAD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Jun.)</w:t>
      </w:r>
    </w:p>
    <w:p w14:paraId="52F4BAD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52F4BADD"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52F4BADE"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52F4BAD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52F4BAE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AE1"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52F4BAE2"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AE3"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52F4BAE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52F4BAE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52F4BAE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sz w:val="16"/>
          <w:szCs w:val="16"/>
        </w:rPr>
        <w:t>nd</w:t>
      </w:r>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52F4BAE7"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spacing w:val="-1"/>
        </w:rPr>
      </w:pPr>
    </w:p>
    <w:p w14:paraId="52F4BAE8"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52F4BAE9"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52F4BAEA"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52F4BAEB"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ever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52F4BAE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AED"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lastRenderedPageBreak/>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52F4BAEE"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52F4BAE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r w:rsidRPr="004E0547">
        <w:rPr>
          <w:rFonts w:asciiTheme="majorBidi" w:hAnsiTheme="majorBidi" w:cstheme="majorBidi"/>
          <w:spacing w:val="0"/>
        </w:rPr>
        <w:t>Gunhold.</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52F4BAF0" w14:textId="77777777" w:rsidR="00780521" w:rsidRPr="004E0547" w:rsidRDefault="00780521" w:rsidP="00780521">
      <w:pPr>
        <w:spacing w:before="100" w:beforeAutospacing="1" w:after="100" w:afterAutospacing="1" w:line="360" w:lineRule="auto"/>
        <w:rPr>
          <w:rFonts w:asciiTheme="majorBidi" w:hAnsiTheme="majorBidi" w:cstheme="majorBidi"/>
          <w:sz w:val="16"/>
          <w:szCs w:val="16"/>
        </w:rPr>
      </w:pPr>
    </w:p>
    <w:p w14:paraId="52F4BAF1"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52F4BAF2"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52F4BAF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r w:rsidRPr="004E0547">
        <w:rPr>
          <w:rFonts w:asciiTheme="majorBidi" w:hAnsiTheme="majorBidi" w:cstheme="majorBidi"/>
          <w:spacing w:val="0"/>
        </w:rPr>
        <w:t>Brandli</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rPr>
        <w:t>nd</w:t>
      </w:r>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52F4BAF4"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AF5"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52F4BAF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52F4BAF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AF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52F4BAF9"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52F4BAFA"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52F4BAFB"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52F4BAF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52F4BAF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AFE"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r w:rsidRPr="004E0547">
        <w:rPr>
          <w:rFonts w:asciiTheme="majorBidi" w:eastAsia="Times New Roman" w:hAnsiTheme="majorBidi" w:cstheme="majorBidi"/>
          <w:position w:val="11"/>
          <w:sz w:val="20"/>
          <w:szCs w:val="20"/>
        </w:rPr>
        <w:t>nd</w:t>
      </w:r>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52F4BAFF" w14:textId="77777777" w:rsidR="00780521" w:rsidRPr="004E0547" w:rsidRDefault="00000000" w:rsidP="00780521">
      <w:pPr>
        <w:pStyle w:val="BodyText"/>
        <w:spacing w:before="100" w:beforeAutospacing="1" w:after="100" w:afterAutospacing="1" w:line="360" w:lineRule="auto"/>
        <w:ind w:firstLine="0"/>
        <w:rPr>
          <w:rFonts w:asciiTheme="majorBidi" w:hAnsiTheme="majorBidi" w:cstheme="majorBidi"/>
        </w:rPr>
      </w:pPr>
      <w:hyperlink r:id="rId10">
        <w:r w:rsidR="00780521" w:rsidRPr="004E0547">
          <w:rPr>
            <w:rFonts w:asciiTheme="majorBidi" w:hAnsiTheme="majorBidi" w:cstheme="majorBidi"/>
            <w:color w:val="0000FF"/>
            <w:spacing w:val="0"/>
            <w:u w:val="single" w:color="0000FF"/>
          </w:rPr>
          <w:t>www.engg</w:t>
        </w:r>
        <w:r w:rsidR="00780521" w:rsidRPr="004E0547">
          <w:rPr>
            <w:rFonts w:asciiTheme="majorBidi" w:hAnsiTheme="majorBidi" w:cstheme="majorBidi"/>
            <w:color w:val="0000FF"/>
            <w:spacing w:val="1"/>
            <w:u w:val="single" w:color="0000FF"/>
          </w:rPr>
          <w:t>a</w:t>
        </w:r>
        <w:r w:rsidR="00780521" w:rsidRPr="004E0547">
          <w:rPr>
            <w:rFonts w:asciiTheme="majorBidi" w:hAnsiTheme="majorBidi" w:cstheme="majorBidi"/>
            <w:color w:val="0000FF"/>
            <w:spacing w:val="0"/>
            <w:u w:val="single" w:color="0000FF"/>
          </w:rPr>
          <w:t>rt.co</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examples/students.ht</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l</w:t>
        </w:r>
        <w:r w:rsidR="00780521" w:rsidRPr="004E0547">
          <w:rPr>
            <w:rFonts w:asciiTheme="majorBidi" w:hAnsiTheme="majorBidi" w:cstheme="majorBidi"/>
            <w:color w:val="0000FF"/>
            <w:spacing w:val="-11"/>
            <w:u w:val="single" w:color="0000FF"/>
          </w:rPr>
          <w:t xml:space="preserve"> </w:t>
        </w:r>
      </w:hyperlink>
      <w:r w:rsidR="00780521" w:rsidRPr="004E0547">
        <w:rPr>
          <w:rFonts w:asciiTheme="majorBidi" w:hAnsiTheme="majorBidi" w:cstheme="majorBidi"/>
          <w:color w:val="000000"/>
          <w:spacing w:val="0"/>
        </w:rPr>
        <w:t>[May</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1,</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003].</w:t>
      </w:r>
    </w:p>
    <w:p w14:paraId="52F4BB00"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01"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52F4BB0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52F4BB0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0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52F4BB0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52F4BB06"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07"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52F4BB0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52F4BB0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0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52F4BB0B"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0C"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52F4BB0D"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52F4BB0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52F4BB0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52F4BB10"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52F4BB11"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4"/>
          <w:szCs w:val="24"/>
        </w:rPr>
      </w:pPr>
    </w:p>
    <w:p w14:paraId="52F4BB12"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52F4BB1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52F4BB1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52F4BB1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52F4BB16"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17"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52F4BB1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52F4BB1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1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r w:rsidRPr="004E0547">
        <w:rPr>
          <w:rFonts w:asciiTheme="majorBidi" w:hAnsiTheme="majorBidi" w:cstheme="majorBidi"/>
          <w:spacing w:val="0"/>
        </w:rPr>
        <w:t>Engg</w:t>
      </w:r>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52F4BB1B"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1C"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52F4BB1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52F4BB1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1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52F4BB20"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21"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52F4BB2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52F4BB2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2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52F4BB25"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2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52F4BB27"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52F4BB28"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52F4BB2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52F4BB2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2F4BB2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52F4BB2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52F4BB2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52F4BB2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52F4BB2F" w14:textId="77777777" w:rsidR="00780521" w:rsidRPr="004E0547" w:rsidRDefault="00780521" w:rsidP="00780521">
      <w:pPr>
        <w:pStyle w:val="Els-reference"/>
        <w:spacing w:before="100" w:beforeAutospacing="1" w:after="100" w:afterAutospacing="1" w:line="360" w:lineRule="auto"/>
        <w:ind w:left="0" w:firstLine="0"/>
        <w:rPr>
          <w:rFonts w:asciiTheme="majorBidi" w:hAnsiTheme="majorBidi" w:cstheme="majorBidi"/>
        </w:rPr>
      </w:pPr>
    </w:p>
    <w:p w14:paraId="52F4BB30" w14:textId="77777777" w:rsidR="00475865" w:rsidRPr="00780521" w:rsidRDefault="00475865" w:rsidP="00780521"/>
    <w:sectPr w:rsidR="00475865" w:rsidRPr="00780521" w:rsidSect="00F7674F">
      <w:headerReference w:type="even" r:id="rId12"/>
      <w:headerReference w:type="default" r:id="rId13"/>
      <w:footerReference w:type="default" r:id="rId14"/>
      <w:headerReference w:type="first" r:id="rId15"/>
      <w:footerReference w:type="first" r:id="rId16"/>
      <w:footnotePr>
        <w:numFmt w:val="lowerLetter"/>
      </w:footnotePr>
      <w:pgSz w:w="11907" w:h="16839" w:code="9"/>
      <w:pgMar w:top="1440" w:right="1440" w:bottom="1440" w:left="1440" w:header="27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E3895" w14:textId="77777777" w:rsidR="00C9044A" w:rsidRDefault="00C9044A" w:rsidP="004125D0">
      <w:pPr>
        <w:spacing w:after="0" w:line="240" w:lineRule="auto"/>
      </w:pPr>
      <w:r>
        <w:separator/>
      </w:r>
    </w:p>
  </w:endnote>
  <w:endnote w:type="continuationSeparator" w:id="0">
    <w:p w14:paraId="419F9971" w14:textId="77777777" w:rsidR="00C9044A" w:rsidRDefault="00C9044A"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2"/>
      <w:docPartObj>
        <w:docPartGallery w:val="Page Numbers (Bottom of Page)"/>
        <w:docPartUnique/>
      </w:docPartObj>
    </w:sdtPr>
    <w:sdtContent>
      <w:p w14:paraId="52F4BB3D"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AE0E0B" w:rsidRPr="00AE0E0B">
          <w:rPr>
            <w:rFonts w:cs="Calibri"/>
            <w:noProof/>
            <w:sz w:val="20"/>
            <w:szCs w:val="20"/>
            <w:lang w:val="ar-SA"/>
          </w:rPr>
          <w:t>4</w:t>
        </w:r>
        <w:r w:rsidRPr="00FF6C21">
          <w:rPr>
            <w:sz w:val="20"/>
            <w:szCs w:val="20"/>
          </w:rPr>
          <w:fldChar w:fldCharType="end"/>
        </w:r>
      </w:p>
    </w:sdtContent>
  </w:sdt>
  <w:p w14:paraId="52F4BB3E" w14:textId="77777777" w:rsidR="0085099E" w:rsidRDefault="00850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1"/>
      <w:docPartObj>
        <w:docPartGallery w:val="Page Numbers (Bottom of Page)"/>
        <w:docPartUnique/>
      </w:docPartObj>
    </w:sdtPr>
    <w:sdtContent>
      <w:p w14:paraId="52F4BB4B"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AE0E0B" w:rsidRPr="00AE0E0B">
          <w:rPr>
            <w:rFonts w:cs="Calibri"/>
            <w:noProof/>
            <w:sz w:val="20"/>
            <w:szCs w:val="20"/>
            <w:lang w:val="ar-SA"/>
          </w:rPr>
          <w:t>1</w:t>
        </w:r>
        <w:r w:rsidRPr="00FF6C21">
          <w:rPr>
            <w:sz w:val="20"/>
            <w:szCs w:val="20"/>
          </w:rPr>
          <w:fldChar w:fldCharType="end"/>
        </w:r>
      </w:p>
    </w:sdtContent>
  </w:sdt>
  <w:p w14:paraId="52F4BB4C"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8568E" w14:textId="77777777" w:rsidR="00C9044A" w:rsidRDefault="00C9044A" w:rsidP="004125D0">
      <w:pPr>
        <w:spacing w:after="0" w:line="240" w:lineRule="auto"/>
      </w:pPr>
      <w:r>
        <w:separator/>
      </w:r>
    </w:p>
  </w:footnote>
  <w:footnote w:type="continuationSeparator" w:id="0">
    <w:p w14:paraId="1CA983E1" w14:textId="77777777" w:rsidR="00C9044A" w:rsidRDefault="00C9044A"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4BB3A" w14:textId="77777777" w:rsidR="00F735A7" w:rsidRDefault="00475865"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4BB3B" w14:textId="6964E19A" w:rsidR="00FF6C21" w:rsidRDefault="00E321A6" w:rsidP="00FF6C21">
    <w:pPr>
      <w:pStyle w:val="Header"/>
      <w:jc w:val="center"/>
      <w:rPr>
        <w:szCs w:val="16"/>
      </w:rPr>
    </w:pPr>
    <w:r w:rsidRPr="00E321A6">
      <w:rPr>
        <w:szCs w:val="16"/>
      </w:rPr>
      <w:t>International Journal of Natural Sciences: Current and Future Research Trends (IJNSCFRT)</w:t>
    </w:r>
    <w:r w:rsidR="00FF6C21" w:rsidRPr="003B3E7E">
      <w:rPr>
        <w:szCs w:val="16"/>
      </w:rPr>
      <w:t xml:space="preserve"> </w:t>
    </w:r>
    <w:r w:rsidR="00D35006">
      <w:rPr>
        <w:szCs w:val="16"/>
      </w:rPr>
      <w:t>-</w:t>
    </w:r>
    <w:r w:rsidR="00FF6C21" w:rsidRPr="003B3E7E">
      <w:rPr>
        <w:szCs w:val="16"/>
      </w:rPr>
      <w:t xml:space="preserve"> Volume 00, No  1, pp 00-00</w:t>
    </w:r>
  </w:p>
  <w:p w14:paraId="52F4BB3C" w14:textId="77777777" w:rsidR="00FF6C21" w:rsidRPr="003B3E7E" w:rsidRDefault="00FF6C21" w:rsidP="00FF6C21">
    <w:pPr>
      <w:pStyle w:val="Header"/>
      <w:jc w:val="cent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0"/>
      </w:rPr>
      <w:id w:val="-992176485"/>
      <w:docPartObj>
        <w:docPartGallery w:val="Page Numbers (Top of Page)"/>
        <w:docPartUnique/>
      </w:docPartObj>
    </w:sdtPr>
    <w:sdtContent>
      <w:p w14:paraId="52F4BB3F" w14:textId="77777777" w:rsidR="00E321A6" w:rsidRPr="00E321A6" w:rsidRDefault="00E321A6" w:rsidP="00E321A6">
        <w:pPr>
          <w:shd w:val="clear" w:color="auto" w:fill="FFFFFF"/>
          <w:spacing w:after="0" w:line="360" w:lineRule="auto"/>
          <w:jc w:val="center"/>
          <w:rPr>
            <w:rFonts w:ascii="Times New Roman" w:eastAsia="Times New Roman" w:hAnsi="Times New Roman" w:cs="Times New Roman"/>
            <w:sz w:val="20"/>
            <w:szCs w:val="20"/>
          </w:rP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E321A6" w:rsidRPr="00E321A6" w14:paraId="52F4BB44" w14:textId="77777777" w:rsidTr="006B30C7">
          <w:trPr>
            <w:trHeight w:val="945"/>
          </w:trPr>
          <w:tc>
            <w:tcPr>
              <w:tcW w:w="5000" w:type="pct"/>
              <w:shd w:val="clear" w:color="auto" w:fill="6BEA3E"/>
              <w:vAlign w:val="center"/>
            </w:tcPr>
            <w:p w14:paraId="52F4BB40" w14:textId="77777777" w:rsidR="00E321A6" w:rsidRPr="00E321A6" w:rsidRDefault="00E321A6" w:rsidP="00E321A6">
              <w:pPr>
                <w:widowControl w:val="0"/>
                <w:spacing w:before="100" w:beforeAutospacing="1" w:after="100" w:afterAutospacing="1" w:line="240" w:lineRule="auto"/>
                <w:contextualSpacing/>
                <w:jc w:val="center"/>
                <w:rPr>
                  <w:rFonts w:ascii="Times New Roman" w:eastAsia="MS Mincho" w:hAnsi="Times New Roman" w:cs="Times New Roman"/>
                  <w:b/>
                  <w:bCs/>
                  <w:sz w:val="24"/>
                  <w:szCs w:val="24"/>
                </w:rPr>
              </w:pPr>
              <w:r w:rsidRPr="00E321A6">
                <w:rPr>
                  <w:rFonts w:ascii="Times New Roman" w:eastAsia="MS Mincho" w:hAnsi="Times New Roman" w:cs="Times New Roman"/>
                  <w:b/>
                  <w:bCs/>
                  <w:sz w:val="24"/>
                  <w:szCs w:val="24"/>
                </w:rPr>
                <w:t>International Journal of Natural Sciences: Current and Future Research Trends</w:t>
              </w:r>
            </w:p>
            <w:p w14:paraId="52F4BB41" w14:textId="77777777" w:rsidR="00E321A6" w:rsidRPr="00E321A6" w:rsidRDefault="00E321A6" w:rsidP="00E321A6">
              <w:pPr>
                <w:widowControl w:val="0"/>
                <w:spacing w:before="100" w:beforeAutospacing="1" w:after="100" w:afterAutospacing="1" w:line="240" w:lineRule="auto"/>
                <w:contextualSpacing/>
                <w:jc w:val="center"/>
                <w:rPr>
                  <w:rFonts w:ascii="Times New Roman" w:eastAsia="MS Mincho" w:hAnsi="Times New Roman" w:cs="Times New Roman"/>
                  <w:b/>
                  <w:bCs/>
                  <w:sz w:val="24"/>
                  <w:szCs w:val="24"/>
                </w:rPr>
              </w:pPr>
              <w:r w:rsidRPr="00E321A6">
                <w:rPr>
                  <w:rFonts w:ascii="Times New Roman" w:eastAsia="MS Mincho" w:hAnsi="Times New Roman" w:cs="Times New Roman"/>
                  <w:b/>
                  <w:bCs/>
                  <w:sz w:val="24"/>
                  <w:szCs w:val="24"/>
                </w:rPr>
                <w:t>(IJNSCFRT)</w:t>
              </w:r>
            </w:p>
            <w:p w14:paraId="52F4BB43" w14:textId="327CB3BC" w:rsidR="00E321A6" w:rsidRPr="00E41606" w:rsidRDefault="007D3E2A" w:rsidP="00E41606">
              <w:pPr>
                <w:spacing w:after="0" w:line="360" w:lineRule="auto"/>
                <w:jc w:val="center"/>
                <w:rPr>
                  <w:rFonts w:ascii="Arial" w:eastAsia="Times New Roman" w:hAnsi="Arial" w:cs="Arial"/>
                  <w:color w:val="000000" w:themeColor="text1"/>
                  <w:sz w:val="18"/>
                  <w:szCs w:val="18"/>
                </w:rPr>
              </w:pPr>
              <w:r w:rsidRPr="00162F6F">
                <w:rPr>
                  <w:rFonts w:ascii="Arial" w:eastAsia="Times New Roman" w:hAnsi="Arial" w:cs="Arial"/>
                  <w:b/>
                  <w:bCs/>
                  <w:color w:val="000000" w:themeColor="text1"/>
                  <w:sz w:val="18"/>
                  <w:szCs w:val="18"/>
                </w:rPr>
                <w:t>ISSN:</w:t>
              </w:r>
              <w:r>
                <w:rPr>
                  <w:rFonts w:ascii="Arial" w:eastAsia="Times New Roman" w:hAnsi="Arial" w:cs="Arial"/>
                  <w:color w:val="000000" w:themeColor="text1"/>
                  <w:sz w:val="18"/>
                  <w:szCs w:val="18"/>
                </w:rPr>
                <w:t xml:space="preserve"> </w:t>
              </w:r>
              <w:r>
                <w:t xml:space="preserve"> </w:t>
              </w:r>
              <w:r w:rsidRPr="007D3E2A">
                <w:rPr>
                  <w:rFonts w:ascii="Arial" w:eastAsia="Times New Roman" w:hAnsi="Arial" w:cs="Arial"/>
                  <w:color w:val="000000" w:themeColor="text1"/>
                  <w:sz w:val="18"/>
                  <w:szCs w:val="18"/>
                </w:rPr>
                <w:t>2790-7929</w:t>
              </w:r>
            </w:p>
          </w:tc>
        </w:tr>
        <w:tr w:rsidR="00E321A6" w:rsidRPr="00E321A6" w14:paraId="52F4BB46" w14:textId="77777777" w:rsidTr="006B30C7">
          <w:trPr>
            <w:trHeight w:val="210"/>
          </w:trPr>
          <w:tc>
            <w:tcPr>
              <w:tcW w:w="5000" w:type="pct"/>
              <w:shd w:val="clear" w:color="auto" w:fill="31A934"/>
              <w:vAlign w:val="center"/>
            </w:tcPr>
            <w:p w14:paraId="52F4BB45" w14:textId="77777777" w:rsidR="00E321A6" w:rsidRPr="00E321A6" w:rsidRDefault="00000000" w:rsidP="00E321A6">
              <w:pPr>
                <w:tabs>
                  <w:tab w:val="left" w:pos="0"/>
                  <w:tab w:val="center" w:pos="5443"/>
                </w:tabs>
                <w:spacing w:after="0" w:line="240" w:lineRule="auto"/>
                <w:jc w:val="center"/>
                <w:rPr>
                  <w:rFonts w:ascii="Times New Roman" w:eastAsia="Times New Roman" w:hAnsi="Times New Roman" w:cs="Times New Roman"/>
                  <w:color w:val="FFFFFF" w:themeColor="background1"/>
                  <w:sz w:val="16"/>
                  <w:szCs w:val="20"/>
                </w:rPr>
              </w:pPr>
              <w:hyperlink r:id="rId1" w:history="1">
                <w:r w:rsidR="00E321A6" w:rsidRPr="00E321A6">
                  <w:rPr>
                    <w:rFonts w:ascii="Times New Roman" w:eastAsia="Times New Roman" w:hAnsi="Times New Roman" w:cs="Times New Roman"/>
                    <w:sz w:val="16"/>
                    <w:szCs w:val="20"/>
                  </w:rPr>
                  <w:t>https://ijnscfrtjournal.isrra.org/index.php/Natural_Sciences_Journal/index</w:t>
                </w:r>
              </w:hyperlink>
            </w:p>
          </w:tc>
        </w:tr>
      </w:tbl>
      <w:p w14:paraId="52F4BB47" w14:textId="77777777" w:rsidR="00E321A6" w:rsidRPr="00E321A6" w:rsidRDefault="00E321A6" w:rsidP="00E321A6">
        <w:pPr>
          <w:shd w:val="clear" w:color="auto" w:fill="FFFFFF"/>
          <w:spacing w:after="0" w:line="360" w:lineRule="auto"/>
          <w:jc w:val="center"/>
          <w:rPr>
            <w:rFonts w:ascii="Times New Roman" w:eastAsia="Times New Roman" w:hAnsi="Times New Roman" w:cs="Times New Roman"/>
            <w:sz w:val="20"/>
            <w:szCs w:val="20"/>
          </w:rPr>
        </w:pPr>
      </w:p>
      <w:p w14:paraId="52F4BB48" w14:textId="77777777" w:rsidR="00E321A6" w:rsidRPr="00E321A6" w:rsidRDefault="00E321A6" w:rsidP="00E321A6">
        <w:pPr>
          <w:shd w:val="clear" w:color="auto" w:fill="FFFFFF"/>
          <w:spacing w:after="0" w:line="360" w:lineRule="auto"/>
          <w:jc w:val="center"/>
          <w:rPr>
            <w:rFonts w:ascii="Times New Roman" w:eastAsia="Times New Roman" w:hAnsi="Times New Roman" w:cs="Times New Roman"/>
            <w:sz w:val="20"/>
            <w:szCs w:val="20"/>
          </w:rPr>
        </w:pPr>
      </w:p>
      <w:p w14:paraId="52F4BB49" w14:textId="77777777" w:rsidR="00E321A6" w:rsidRPr="00E321A6" w:rsidRDefault="00000000" w:rsidP="00E321A6">
        <w:pPr>
          <w:spacing w:after="0" w:line="240" w:lineRule="auto"/>
          <w:jc w:val="center"/>
          <w:rPr>
            <w:rFonts w:ascii="Times New Roman" w:eastAsia="Times New Roman" w:hAnsi="Times New Roman" w:cs="Times New Roman"/>
            <w:sz w:val="20"/>
            <w:szCs w:val="20"/>
          </w:rPr>
        </w:pPr>
      </w:p>
    </w:sdtContent>
  </w:sdt>
  <w:p w14:paraId="52F4BB4A" w14:textId="77777777" w:rsidR="00FF6C21" w:rsidRPr="00E321A6" w:rsidRDefault="00FF6C21" w:rsidP="00E321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913779204">
    <w:abstractNumId w:val="0"/>
  </w:num>
  <w:num w:numId="2" w16cid:durableId="1334603683">
    <w:abstractNumId w:val="4"/>
  </w:num>
  <w:num w:numId="3" w16cid:durableId="535890923">
    <w:abstractNumId w:val="3"/>
  </w:num>
  <w:num w:numId="4" w16cid:durableId="1701542432">
    <w:abstractNumId w:val="1"/>
  </w:num>
  <w:num w:numId="5" w16cid:durableId="918639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1"/>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6709"/>
    <w:rsid w:val="0002002A"/>
    <w:rsid w:val="0006589F"/>
    <w:rsid w:val="00066C33"/>
    <w:rsid w:val="00074C80"/>
    <w:rsid w:val="000C17B8"/>
    <w:rsid w:val="000F0B6A"/>
    <w:rsid w:val="00123924"/>
    <w:rsid w:val="00152EB3"/>
    <w:rsid w:val="001578DA"/>
    <w:rsid w:val="001922F9"/>
    <w:rsid w:val="001955AC"/>
    <w:rsid w:val="001A398D"/>
    <w:rsid w:val="001C12AE"/>
    <w:rsid w:val="001C3A66"/>
    <w:rsid w:val="001D3EB8"/>
    <w:rsid w:val="001E6EB9"/>
    <w:rsid w:val="00215838"/>
    <w:rsid w:val="00231A9A"/>
    <w:rsid w:val="002F3057"/>
    <w:rsid w:val="003051CE"/>
    <w:rsid w:val="00310317"/>
    <w:rsid w:val="0032110C"/>
    <w:rsid w:val="003243CD"/>
    <w:rsid w:val="00335E8F"/>
    <w:rsid w:val="003826DE"/>
    <w:rsid w:val="00397EBD"/>
    <w:rsid w:val="003A5CAF"/>
    <w:rsid w:val="003B4A9F"/>
    <w:rsid w:val="003E34F0"/>
    <w:rsid w:val="004125D0"/>
    <w:rsid w:val="0041400C"/>
    <w:rsid w:val="004217B6"/>
    <w:rsid w:val="0042744D"/>
    <w:rsid w:val="004739E5"/>
    <w:rsid w:val="00474138"/>
    <w:rsid w:val="00475865"/>
    <w:rsid w:val="00477C9A"/>
    <w:rsid w:val="00481FC9"/>
    <w:rsid w:val="004902F0"/>
    <w:rsid w:val="00494296"/>
    <w:rsid w:val="004A1753"/>
    <w:rsid w:val="004B0483"/>
    <w:rsid w:val="004B263F"/>
    <w:rsid w:val="004C38BF"/>
    <w:rsid w:val="004C671D"/>
    <w:rsid w:val="004C6795"/>
    <w:rsid w:val="004D333B"/>
    <w:rsid w:val="004E3651"/>
    <w:rsid w:val="005019F3"/>
    <w:rsid w:val="00515C40"/>
    <w:rsid w:val="00517D7E"/>
    <w:rsid w:val="00521125"/>
    <w:rsid w:val="005349ED"/>
    <w:rsid w:val="00590F8E"/>
    <w:rsid w:val="005A2F06"/>
    <w:rsid w:val="005B0913"/>
    <w:rsid w:val="005C2B34"/>
    <w:rsid w:val="005C2D02"/>
    <w:rsid w:val="005D2DD4"/>
    <w:rsid w:val="005E155F"/>
    <w:rsid w:val="005F15AA"/>
    <w:rsid w:val="00623F81"/>
    <w:rsid w:val="00624AC9"/>
    <w:rsid w:val="00642179"/>
    <w:rsid w:val="00643D95"/>
    <w:rsid w:val="0064655D"/>
    <w:rsid w:val="00651A83"/>
    <w:rsid w:val="006527FF"/>
    <w:rsid w:val="00661CB8"/>
    <w:rsid w:val="00682A74"/>
    <w:rsid w:val="006B4700"/>
    <w:rsid w:val="006C07DB"/>
    <w:rsid w:val="006C4E32"/>
    <w:rsid w:val="006C5E5E"/>
    <w:rsid w:val="006F5324"/>
    <w:rsid w:val="00712CCF"/>
    <w:rsid w:val="00722B02"/>
    <w:rsid w:val="00780521"/>
    <w:rsid w:val="007A61CB"/>
    <w:rsid w:val="007D3E2A"/>
    <w:rsid w:val="007E5E79"/>
    <w:rsid w:val="00834130"/>
    <w:rsid w:val="00836259"/>
    <w:rsid w:val="0085099E"/>
    <w:rsid w:val="008515E2"/>
    <w:rsid w:val="00872A85"/>
    <w:rsid w:val="008B0A40"/>
    <w:rsid w:val="008C0FF8"/>
    <w:rsid w:val="008C3856"/>
    <w:rsid w:val="008E127E"/>
    <w:rsid w:val="008F7B0D"/>
    <w:rsid w:val="008F7F4A"/>
    <w:rsid w:val="00911F47"/>
    <w:rsid w:val="009206D1"/>
    <w:rsid w:val="00927C22"/>
    <w:rsid w:val="00927ED5"/>
    <w:rsid w:val="009316B4"/>
    <w:rsid w:val="00954489"/>
    <w:rsid w:val="00965DBB"/>
    <w:rsid w:val="00977E07"/>
    <w:rsid w:val="009812BB"/>
    <w:rsid w:val="009B31FD"/>
    <w:rsid w:val="009B732C"/>
    <w:rsid w:val="009E299E"/>
    <w:rsid w:val="009E69F7"/>
    <w:rsid w:val="009F4556"/>
    <w:rsid w:val="00A117AA"/>
    <w:rsid w:val="00A158FD"/>
    <w:rsid w:val="00A3761D"/>
    <w:rsid w:val="00A523AF"/>
    <w:rsid w:val="00A533BF"/>
    <w:rsid w:val="00A72340"/>
    <w:rsid w:val="00A90BFB"/>
    <w:rsid w:val="00AC6276"/>
    <w:rsid w:val="00AD12B9"/>
    <w:rsid w:val="00AE0E0B"/>
    <w:rsid w:val="00AE5A82"/>
    <w:rsid w:val="00B140BE"/>
    <w:rsid w:val="00B46005"/>
    <w:rsid w:val="00B72492"/>
    <w:rsid w:val="00B91012"/>
    <w:rsid w:val="00BA19B3"/>
    <w:rsid w:val="00BA7884"/>
    <w:rsid w:val="00BB5039"/>
    <w:rsid w:val="00BC5A37"/>
    <w:rsid w:val="00BD7607"/>
    <w:rsid w:val="00C446C4"/>
    <w:rsid w:val="00C45DA3"/>
    <w:rsid w:val="00C64CAE"/>
    <w:rsid w:val="00C65869"/>
    <w:rsid w:val="00C74586"/>
    <w:rsid w:val="00C7613B"/>
    <w:rsid w:val="00C878A2"/>
    <w:rsid w:val="00C9044A"/>
    <w:rsid w:val="00CA5EEC"/>
    <w:rsid w:val="00CC0278"/>
    <w:rsid w:val="00CE74E6"/>
    <w:rsid w:val="00CF0234"/>
    <w:rsid w:val="00D23670"/>
    <w:rsid w:val="00D35006"/>
    <w:rsid w:val="00D67BC4"/>
    <w:rsid w:val="00D90ACB"/>
    <w:rsid w:val="00DA314E"/>
    <w:rsid w:val="00DA5C68"/>
    <w:rsid w:val="00DB432C"/>
    <w:rsid w:val="00DC3A54"/>
    <w:rsid w:val="00DE6BAE"/>
    <w:rsid w:val="00E07A30"/>
    <w:rsid w:val="00E321A6"/>
    <w:rsid w:val="00E4031E"/>
    <w:rsid w:val="00E411B6"/>
    <w:rsid w:val="00E41606"/>
    <w:rsid w:val="00E47F9B"/>
    <w:rsid w:val="00E755BE"/>
    <w:rsid w:val="00E84AE1"/>
    <w:rsid w:val="00E904F3"/>
    <w:rsid w:val="00EA0A06"/>
    <w:rsid w:val="00EB082F"/>
    <w:rsid w:val="00ED4721"/>
    <w:rsid w:val="00ED4987"/>
    <w:rsid w:val="00ED6660"/>
    <w:rsid w:val="00F11C48"/>
    <w:rsid w:val="00F176DB"/>
    <w:rsid w:val="00F2233A"/>
    <w:rsid w:val="00F26239"/>
    <w:rsid w:val="00F75F9D"/>
    <w:rsid w:val="00F7674F"/>
    <w:rsid w:val="00F831E4"/>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2F4BA91"/>
  <w15:docId w15:val="{424FB65C-99DC-4B8B-9A34-7419C309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paragraph" w:styleId="Heading1">
    <w:name w:val="heading 1"/>
    <w:basedOn w:val="Normal"/>
    <w:next w:val="Normal"/>
    <w:link w:val="Heading1Char"/>
    <w:uiPriority w:val="9"/>
    <w:qFormat/>
    <w:rsid w:val="00E321A6"/>
    <w:pPr>
      <w:keepNext/>
      <w:keepLines/>
      <w:numPr>
        <w:numId w:val="5"/>
      </w:numPr>
      <w:tabs>
        <w:tab w:val="left" w:pos="216"/>
      </w:tabs>
      <w:spacing w:before="160" w:after="80" w:line="240" w:lineRule="auto"/>
      <w:jc w:val="center"/>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9"/>
    <w:qFormat/>
    <w:rsid w:val="00E321A6"/>
    <w:pPr>
      <w:keepNext/>
      <w:keepLines/>
      <w:numPr>
        <w:ilvl w:val="1"/>
        <w:numId w:val="5"/>
      </w:numPr>
      <w:spacing w:before="120" w:after="60" w:line="240" w:lineRule="auto"/>
      <w:outlineLvl w:val="1"/>
    </w:pPr>
    <w:rPr>
      <w:rFonts w:ascii="Times New Roman" w:eastAsia="MS Mincho" w:hAnsi="Times New Roman" w:cs="Times New Roman"/>
      <w:i/>
      <w:iCs/>
      <w:noProof/>
      <w:sz w:val="20"/>
      <w:szCs w:val="20"/>
    </w:rPr>
  </w:style>
  <w:style w:type="paragraph" w:styleId="Heading3">
    <w:name w:val="heading 3"/>
    <w:basedOn w:val="Normal"/>
    <w:next w:val="Normal"/>
    <w:link w:val="Heading3Char"/>
    <w:uiPriority w:val="99"/>
    <w:qFormat/>
    <w:rsid w:val="00E321A6"/>
    <w:pPr>
      <w:numPr>
        <w:ilvl w:val="2"/>
        <w:numId w:val="5"/>
      </w:numPr>
      <w:spacing w:after="0" w:line="240" w:lineRule="exact"/>
      <w:jc w:val="both"/>
      <w:outlineLvl w:val="2"/>
    </w:pPr>
    <w:rPr>
      <w:rFonts w:ascii="Times New Roman" w:eastAsia="MS Mincho" w:hAnsi="Times New Roman" w:cs="Times New Roman"/>
      <w:i/>
      <w:iCs/>
      <w:noProof/>
      <w:sz w:val="20"/>
      <w:szCs w:val="20"/>
    </w:rPr>
  </w:style>
  <w:style w:type="paragraph" w:styleId="Heading4">
    <w:name w:val="heading 4"/>
    <w:basedOn w:val="Normal"/>
    <w:next w:val="Normal"/>
    <w:link w:val="Heading4Char"/>
    <w:uiPriority w:val="99"/>
    <w:qFormat/>
    <w:rsid w:val="00E321A6"/>
    <w:pPr>
      <w:numPr>
        <w:ilvl w:val="3"/>
        <w:numId w:val="5"/>
      </w:numPr>
      <w:tabs>
        <w:tab w:val="left" w:pos="821"/>
      </w:tabs>
      <w:spacing w:before="40" w:after="40" w:line="240" w:lineRule="auto"/>
      <w:jc w:val="both"/>
      <w:outlineLvl w:val="3"/>
    </w:pPr>
    <w:rPr>
      <w:rFonts w:ascii="Times New Roman" w:eastAsia="MS Mincho"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 w:type="character" w:customStyle="1" w:styleId="Heading1Char">
    <w:name w:val="Heading 1 Char"/>
    <w:basedOn w:val="DefaultParagraphFont"/>
    <w:link w:val="Heading1"/>
    <w:uiPriority w:val="9"/>
    <w:rsid w:val="00E321A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rsid w:val="00E321A6"/>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E321A6"/>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E321A6"/>
    <w:rPr>
      <w:rFonts w:ascii="Times New Roman" w:eastAsia="MS Mincho" w:hAnsi="Times New Roman" w:cs="Times New Roman"/>
      <w:i/>
      <w:i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063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enggart.com/examples/students.html"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ijnscfrtjournal.isrra.org/index.php/Natural_Sciences_Journal/index"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60A3C-18A1-4AF4-A3E7-0AAE71D3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9</Pages>
  <Words>1858</Words>
  <Characters>10592</Characters>
  <Application>Microsoft Office Word</Application>
  <DocSecurity>0</DocSecurity>
  <Lines>88</Lines>
  <Paragraphs>24</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93</cp:revision>
  <dcterms:created xsi:type="dcterms:W3CDTF">2013-08-06T06:11:00Z</dcterms:created>
  <dcterms:modified xsi:type="dcterms:W3CDTF">2023-04-17T23:55:00Z</dcterms:modified>
</cp:coreProperties>
</file>